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bookmarkStart w:id="0" w:name="_GoBack"/>
      <w:r w:rsidRPr="00DF4863">
        <w:rPr>
          <w:rFonts w:ascii="Times New Roman" w:hAnsi="Times New Roman" w:cs="Times New Roman"/>
          <w:b/>
          <w:sz w:val="22"/>
          <w:szCs w:val="22"/>
        </w:rPr>
        <w:t xml:space="preserve">A comparison of statistical methods for improving rare event classification in </w:t>
      </w:r>
      <w:commentRangeStart w:id="1"/>
      <w:r w:rsidRPr="00DF4863">
        <w:rPr>
          <w:rFonts w:ascii="Times New Roman" w:hAnsi="Times New Roman" w:cs="Times New Roman"/>
          <w:b/>
          <w:sz w:val="22"/>
          <w:szCs w:val="22"/>
        </w:rPr>
        <w:t>medicine</w:t>
      </w:r>
      <w:commentRangeEnd w:id="1"/>
      <w:r w:rsidR="00D040D2">
        <w:rPr>
          <w:rStyle w:val="CommentReference"/>
        </w:rPr>
        <w:commentReference w:id="1"/>
      </w:r>
    </w:p>
    <w:bookmarkEnd w:id="0"/>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proofErr w:type="gramStart"/>
      <w:r w:rsidR="001B7D03">
        <w:rPr>
          <w:rFonts w:ascii="Times New Roman" w:hAnsi="Times New Roman" w:cs="Times New Roman"/>
          <w:sz w:val="22"/>
          <w:szCs w:val="22"/>
          <w:vertAlign w:val="superscript"/>
        </w:rPr>
        <w:t>,2</w:t>
      </w:r>
      <w:proofErr w:type="gramEnd"/>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2"/>
      <w:r>
        <w:rPr>
          <w:rFonts w:ascii="Times New Roman" w:hAnsi="Times New Roman" w:cs="Times New Roman"/>
          <w:sz w:val="22"/>
          <w:szCs w:val="22"/>
        </w:rPr>
        <w:t>Susan Calcaterra</w:t>
      </w:r>
      <w:commentRangeEnd w:id="2"/>
      <w:r>
        <w:rPr>
          <w:rStyle w:val="CommentReference"/>
        </w:rPr>
        <w:commentReference w:id="2"/>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3"/>
      <w:r w:rsidR="00E058B4">
        <w:rPr>
          <w:rFonts w:ascii="Times New Roman" w:hAnsi="Times New Roman" w:cs="Times New Roman"/>
          <w:sz w:val="22"/>
          <w:szCs w:val="22"/>
        </w:rPr>
        <w:t>both</w:t>
      </w:r>
      <w:commentRangeEnd w:id="3"/>
      <w:r w:rsidR="00E058B4">
        <w:rPr>
          <w:rStyle w:val="CommentReference"/>
        </w:rPr>
        <w:commentReference w:id="3"/>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4"/>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4"/>
      <w:r w:rsidR="0064365D">
        <w:rPr>
          <w:rStyle w:val="CommentReference"/>
        </w:rPr>
        <w:commentReference w:id="4"/>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w:t>
      </w:r>
      <w:proofErr w:type="spellStart"/>
      <w:r w:rsidR="00806097" w:rsidRPr="00DF4863">
        <w:rPr>
          <w:rFonts w:ascii="Times New Roman" w:hAnsi="Times New Roman" w:cs="Times New Roman"/>
          <w:sz w:val="22"/>
          <w:szCs w:val="22"/>
        </w:rPr>
        <w:t>Maloof</w:t>
      </w:r>
      <w:proofErr w:type="spellEnd"/>
      <w:r w:rsidR="00806097" w:rsidRPr="00DF4863">
        <w:rPr>
          <w:rFonts w:ascii="Times New Roman" w:hAnsi="Times New Roman" w:cs="Times New Roman"/>
          <w:sz w:val="22"/>
          <w:szCs w:val="22"/>
        </w:rPr>
        <w:t xml:space="preserve">,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 xml:space="preserve">various </w:t>
      </w:r>
      <w:proofErr w:type="gramStart"/>
      <w:r w:rsidR="00783870" w:rsidRPr="00DF4863">
        <w:rPr>
          <w:rFonts w:ascii="Times New Roman" w:hAnsi="Times New Roman" w:cs="Times New Roman"/>
          <w:sz w:val="22"/>
          <w:szCs w:val="22"/>
        </w:rPr>
        <w:t>machine learning</w:t>
      </w:r>
      <w:proofErr w:type="gramEnd"/>
      <w:r w:rsidR="00783870" w:rsidRPr="00DF4863">
        <w:rPr>
          <w:rFonts w:ascii="Times New Roman" w:hAnsi="Times New Roman" w:cs="Times New Roman"/>
          <w:sz w:val="22"/>
          <w:szCs w:val="22"/>
        </w:rPr>
        <w:t xml:space="preserve">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The data were first split into training and test sets, with approximately 2/3 of the data used for the training set and 1/3 held out for testing. A temporal split was </w:t>
      </w:r>
      <w:proofErr w:type="gramStart"/>
      <w:r w:rsidRPr="00DF4863">
        <w:rPr>
          <w:rFonts w:ascii="Times New Roman" w:hAnsi="Times New Roman" w:cs="Times New Roman"/>
          <w:sz w:val="22"/>
          <w:szCs w:val="22"/>
        </w:rPr>
        <w:t>used,</w:t>
      </w:r>
      <w:proofErr w:type="gramEnd"/>
      <w:r w:rsidRPr="00DF4863">
        <w:rPr>
          <w:rFonts w:ascii="Times New Roman" w:hAnsi="Times New Roman" w:cs="Times New Roman"/>
          <w:sz w:val="22"/>
          <w:szCs w:val="22"/>
        </w:rPr>
        <w:t xml:space="preserve">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5"/>
      <w:r w:rsidR="00D660DD" w:rsidRPr="00DF4863">
        <w:rPr>
          <w:rFonts w:ascii="Times New Roman" w:hAnsi="Times New Roman" w:cs="Times New Roman"/>
          <w:sz w:val="22"/>
          <w:szCs w:val="22"/>
        </w:rPr>
        <w:t xml:space="preserve">a) a 0.5 threshold and b) </w:t>
      </w:r>
      <w:commentRangeEnd w:id="5"/>
      <w:r w:rsidR="0064365D">
        <w:rPr>
          <w:rStyle w:val="CommentReference"/>
        </w:rPr>
        <w:commentReference w:id="5"/>
      </w:r>
      <w:r w:rsidR="00D660DD" w:rsidRPr="00DF4863">
        <w:rPr>
          <w:rFonts w:ascii="Times New Roman" w:hAnsi="Times New Roman" w:cs="Times New Roman"/>
          <w:sz w:val="22"/>
          <w:szCs w:val="22"/>
        </w:rPr>
        <w:t xml:space="preserve">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 xml:space="preserve">patients with an initial hospitalization </w:t>
      </w:r>
      <w:proofErr w:type="gramStart"/>
      <w:r w:rsidRPr="00DF4863">
        <w:rPr>
          <w:rFonts w:ascii="Times New Roman" w:hAnsi="Times New Roman" w:cs="Times New Roman"/>
          <w:sz w:val="22"/>
          <w:szCs w:val="22"/>
        </w:rPr>
        <w:t>between</w:t>
      </w:r>
      <w:r w:rsidR="00E224E6" w:rsidRPr="00DF4863">
        <w:rPr>
          <w:rFonts w:ascii="Times New Roman" w:hAnsi="Times New Roman" w:cs="Times New Roman"/>
          <w:sz w:val="22"/>
          <w:szCs w:val="22"/>
        </w:rPr>
        <w:t xml:space="preserve"> 2008 to 2014</w:t>
      </w:r>
      <w:proofErr w:type="gramEnd"/>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6"/>
      <w:commentRangeStart w:id="7"/>
      <w:r w:rsidRPr="00DF4863">
        <w:rPr>
          <w:rFonts w:ascii="Times New Roman" w:hAnsi="Times New Roman" w:cs="Times New Roman"/>
          <w:sz w:val="22"/>
          <w:szCs w:val="22"/>
        </w:rPr>
        <w:t>…</w:t>
      </w:r>
      <w:commentRangeEnd w:id="6"/>
      <w:r w:rsidRPr="00DF4863">
        <w:rPr>
          <w:rStyle w:val="CommentReference"/>
          <w:rFonts w:ascii="Times New Roman" w:hAnsi="Times New Roman" w:cs="Times New Roman"/>
          <w:sz w:val="22"/>
          <w:szCs w:val="22"/>
        </w:rPr>
        <w:commentReference w:id="6"/>
      </w:r>
      <w:commentRangeEnd w:id="7"/>
      <w:r w:rsidR="00605ACE">
        <w:rPr>
          <w:rStyle w:val="CommentReference"/>
        </w:rPr>
        <w:commentReference w:id="7"/>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 xml:space="preserve">similar results can be achieved through either sampling or using a threshold cutoff or both. The decision of which method is optimal is then left to the </w:t>
      </w:r>
      <w:proofErr w:type="gramStart"/>
      <w:r w:rsidR="00B9001D">
        <w:rPr>
          <w:rFonts w:ascii="Times New Roman" w:hAnsi="Times New Roman" w:cs="Times New Roman"/>
          <w:sz w:val="22"/>
          <w:szCs w:val="22"/>
        </w:rPr>
        <w:t>user,</w:t>
      </w:r>
      <w:proofErr w:type="gramEnd"/>
      <w:r w:rsidR="00B9001D">
        <w:rPr>
          <w:rFonts w:ascii="Times New Roman" w:hAnsi="Times New Roman" w:cs="Times New Roman"/>
          <w:sz w:val="22"/>
          <w:szCs w:val="22"/>
        </w:rPr>
        <w:t xml:space="preserve">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579"/>
        <w:gridCol w:w="1182"/>
        <w:gridCol w:w="1194"/>
        <w:gridCol w:w="1194"/>
        <w:gridCol w:w="669"/>
        <w:gridCol w:w="644"/>
        <w:gridCol w:w="1108"/>
        <w:gridCol w:w="693"/>
        <w:gridCol w:w="1231"/>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7A0A94" w:rsidRDefault="001B7D03">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549D31F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2D93C19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0" w:type="auto"/>
            <w:tcBorders>
              <w:top w:val="single" w:sz="4" w:space="0" w:color="000000"/>
            </w:tcBorders>
            <w:vAlign w:val="bottom"/>
          </w:tcPr>
          <w:p w14:paraId="1877131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194"/>
        <w:gridCol w:w="1108"/>
        <w:gridCol w:w="669"/>
        <w:gridCol w:w="644"/>
        <w:gridCol w:w="693"/>
        <w:gridCol w:w="1259"/>
      </w:tblGrid>
      <w:tr w:rsidR="00DA53FF" w:rsidRPr="00B67C45" w14:paraId="11BC3541" w14:textId="77777777" w:rsidTr="004C3A1C">
        <w:tc>
          <w:tcPr>
            <w:tcW w:w="1661" w:type="dxa"/>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tcBorders>
            <w:vAlign w:val="bottom"/>
          </w:tcPr>
          <w:p w14:paraId="5D586E6A" w14:textId="33DE7521" w:rsidR="00B67C45" w:rsidRPr="00B67C45" w:rsidRDefault="00DA53FF"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1194" w:type="dxa"/>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108" w:type="dxa"/>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w:t>
            </w:r>
            <w:commentRangeStart w:id="8"/>
            <w:r w:rsidRPr="00B67C45">
              <w:rPr>
                <w:rFonts w:ascii="Times New Roman" w:hAnsi="Times New Roman" w:cs="Times New Roman"/>
                <w:b/>
                <w:bCs/>
                <w:color w:val="000000"/>
                <w:sz w:val="22"/>
                <w:szCs w:val="22"/>
              </w:rPr>
              <w:t>ccurac</w:t>
            </w:r>
            <w:commentRangeEnd w:id="8"/>
            <w:r w:rsidR="000B25CC">
              <w:rPr>
                <w:rStyle w:val="CommentReference"/>
              </w:rPr>
              <w:commentReference w:id="8"/>
            </w:r>
            <w:r w:rsidRPr="00B67C45">
              <w:rPr>
                <w:rFonts w:ascii="Times New Roman" w:hAnsi="Times New Roman" w:cs="Times New Roman"/>
                <w:b/>
                <w:bCs/>
                <w:color w:val="000000"/>
                <w:sz w:val="22"/>
                <w:szCs w:val="22"/>
              </w:rPr>
              <w:t>y</w:t>
            </w:r>
          </w:p>
        </w:tc>
        <w:tc>
          <w:tcPr>
            <w:tcW w:w="669" w:type="dxa"/>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693" w:type="dxa"/>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right w:val="single" w:sz="4" w:space="0" w:color="000000"/>
            </w:tcBorders>
            <w:vAlign w:val="bottom"/>
          </w:tcPr>
          <w:p w14:paraId="7D17B65E" w14:textId="5D567B64" w:rsidR="00B67C45" w:rsidRPr="004C3A1C" w:rsidRDefault="004C3A1C">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DA53FF" w:rsidRPr="00B67C45" w14:paraId="45A39F32" w14:textId="77777777" w:rsidTr="004C3A1C">
        <w:tblPrEx>
          <w:tblBorders>
            <w:top w:val="none" w:sz="0" w:space="0" w:color="auto"/>
          </w:tblBorders>
        </w:tblPrEx>
        <w:tc>
          <w:tcPr>
            <w:tcW w:w="1661" w:type="dxa"/>
            <w:tcBorders>
              <w:left w:val="single" w:sz="4" w:space="0" w:color="000000"/>
            </w:tcBorders>
            <w:vAlign w:val="center"/>
          </w:tcPr>
          <w:p w14:paraId="393246A4" w14:textId="28432D74"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1159" w:type="dxa"/>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1194" w:type="dxa"/>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1194" w:type="dxa"/>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1108" w:type="dxa"/>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DA53FF" w:rsidRPr="00B67C45" w14:paraId="6AB76F8F" w14:textId="77777777" w:rsidTr="004C3A1C">
        <w:tblPrEx>
          <w:tblBorders>
            <w:top w:val="none" w:sz="0" w:space="0" w:color="auto"/>
          </w:tblBorders>
        </w:tblPrEx>
        <w:tc>
          <w:tcPr>
            <w:tcW w:w="1661" w:type="dxa"/>
            <w:tcBorders>
              <w:left w:val="single" w:sz="4" w:space="0" w:color="000000"/>
            </w:tcBorders>
            <w:vAlign w:val="center"/>
          </w:tcPr>
          <w:p w14:paraId="59470CB4" w14:textId="341E958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1194" w:type="dxa"/>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1108" w:type="dxa"/>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669" w:type="dxa"/>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693" w:type="dxa"/>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DA53FF" w:rsidRPr="00B67C45" w14:paraId="495A3D15" w14:textId="77777777" w:rsidTr="004C3A1C">
        <w:tblPrEx>
          <w:tblBorders>
            <w:top w:val="none" w:sz="0" w:space="0" w:color="auto"/>
          </w:tblBorders>
        </w:tblPrEx>
        <w:tc>
          <w:tcPr>
            <w:tcW w:w="1661" w:type="dxa"/>
            <w:tcBorders>
              <w:left w:val="single" w:sz="4" w:space="0" w:color="000000"/>
            </w:tcBorders>
            <w:vAlign w:val="center"/>
          </w:tcPr>
          <w:p w14:paraId="4929C883" w14:textId="47479F95" w:rsidR="00B67C45" w:rsidRPr="00B67C45" w:rsidRDefault="00F01E3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1194" w:type="dxa"/>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08" w:type="dxa"/>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DA53FF" w:rsidRPr="00B67C45" w14:paraId="5C214E13" w14:textId="77777777" w:rsidTr="004C3A1C">
        <w:tc>
          <w:tcPr>
            <w:tcW w:w="1661" w:type="dxa"/>
            <w:tcBorders>
              <w:left w:val="single" w:sz="4" w:space="0" w:color="000000"/>
              <w:bottom w:val="single" w:sz="4" w:space="0" w:color="000000"/>
            </w:tcBorders>
            <w:vAlign w:val="center"/>
          </w:tcPr>
          <w:p w14:paraId="613858EE" w14:textId="2B62C81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94" w:type="dxa"/>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108" w:type="dxa"/>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669" w:type="dxa"/>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693" w:type="dxa"/>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1259" w:type="dxa"/>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1323CA">
        <w:tc>
          <w:tcPr>
            <w:tcW w:w="2021" w:type="dxa"/>
            <w:tcBorders>
              <w:top w:val="single" w:sz="4" w:space="0" w:color="000000"/>
              <w:left w:val="single" w:sz="4" w:space="0" w:color="000000"/>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lastRenderedPageBreak/>
              <w:t>Prevalence=3%</w:t>
            </w:r>
          </w:p>
        </w:tc>
        <w:tc>
          <w:tcPr>
            <w:tcW w:w="1350" w:type="dxa"/>
            <w:tcBorders>
              <w:top w:val="single" w:sz="4" w:space="0" w:color="000000"/>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6E7A4F"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57BBBA8E" w:rsidR="006E7A4F" w:rsidRPr="00502705" w:rsidRDefault="006E7A4F"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008A078" w14:textId="209C2A9F"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6E7A4F" w:rsidRPr="00077F80" w:rsidRDefault="004F708A">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6E7A4F" w:rsidRPr="00502705" w14:paraId="3DA4F0EC" w14:textId="77777777" w:rsidTr="00824601">
        <w:tblPrEx>
          <w:tblBorders>
            <w:top w:val="none" w:sz="0" w:space="0" w:color="auto"/>
          </w:tblBorders>
        </w:tblPrEx>
        <w:tc>
          <w:tcPr>
            <w:tcW w:w="2021" w:type="dxa"/>
            <w:tcBorders>
              <w:left w:val="single" w:sz="4" w:space="0" w:color="000000"/>
            </w:tcBorders>
            <w:vAlign w:val="bottom"/>
          </w:tcPr>
          <w:p w14:paraId="116DD185" w14:textId="615E9C82" w:rsidR="006E7A4F" w:rsidRPr="00502705" w:rsidRDefault="006E7A4F"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077F80">
              <w:rPr>
                <w:rFonts w:ascii="Times New Roman" w:hAnsi="Times New Roman" w:cs="Times New Roman"/>
                <w:color w:val="000000"/>
                <w:sz w:val="22"/>
                <w:szCs w:val="22"/>
              </w:rPr>
              <w:t>Full training 0.5</w:t>
            </w:r>
          </w:p>
        </w:tc>
        <w:tc>
          <w:tcPr>
            <w:tcW w:w="1350" w:type="dxa"/>
            <w:vAlign w:val="bottom"/>
          </w:tcPr>
          <w:p w14:paraId="20E38860" w14:textId="3F65637B"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50</w:t>
            </w:r>
          </w:p>
        </w:tc>
        <w:tc>
          <w:tcPr>
            <w:tcW w:w="1530" w:type="dxa"/>
            <w:vAlign w:val="bottom"/>
          </w:tcPr>
          <w:p w14:paraId="3D0B9B61" w14:textId="32DD9A91"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2</w:t>
            </w:r>
          </w:p>
        </w:tc>
        <w:tc>
          <w:tcPr>
            <w:tcW w:w="1350" w:type="dxa"/>
            <w:vAlign w:val="bottom"/>
          </w:tcPr>
          <w:p w14:paraId="0154BDB2" w14:textId="7E1CEAB6" w:rsidR="006E7A4F" w:rsidRPr="00077F80" w:rsidRDefault="004F708A">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006E7A4F" w:rsidRPr="00077F80">
              <w:rPr>
                <w:rFonts w:ascii="Times New Roman" w:eastAsia="Times New Roman" w:hAnsi="Times New Roman" w:cs="Times New Roman"/>
                <w:color w:val="000000"/>
                <w:sz w:val="22"/>
                <w:szCs w:val="22"/>
              </w:rPr>
              <w:t>00</w:t>
            </w:r>
          </w:p>
        </w:tc>
        <w:tc>
          <w:tcPr>
            <w:tcW w:w="1279" w:type="dxa"/>
            <w:vAlign w:val="bottom"/>
          </w:tcPr>
          <w:p w14:paraId="2AFE06E5" w14:textId="11CF6508"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97</w:t>
            </w:r>
          </w:p>
        </w:tc>
        <w:tc>
          <w:tcPr>
            <w:tcW w:w="791" w:type="dxa"/>
            <w:vAlign w:val="bottom"/>
          </w:tcPr>
          <w:p w14:paraId="5221A576" w14:textId="1AE740C8"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6E5B3FA1" w14:textId="13DE3643" w:rsidR="006E7A4F" w:rsidRPr="00077F80" w:rsidRDefault="004F708A">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6E7A4F"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6E7A4F" w:rsidRPr="00502705" w:rsidRDefault="006E7A4F"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077F80">
              <w:rPr>
                <w:rFonts w:ascii="Times New Roman" w:hAnsi="Times New Roman" w:cs="Times New Roman"/>
                <w:color w:val="000000"/>
                <w:sz w:val="22"/>
                <w:szCs w:val="22"/>
              </w:rPr>
              <w:t>Under-sampled</w:t>
            </w:r>
          </w:p>
        </w:tc>
        <w:tc>
          <w:tcPr>
            <w:tcW w:w="1350" w:type="dxa"/>
            <w:vAlign w:val="bottom"/>
          </w:tcPr>
          <w:p w14:paraId="00557259" w14:textId="6B50893D"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6E7A4F" w:rsidRPr="00077F80" w:rsidRDefault="004F708A">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6E7A4F"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6E7A4F" w:rsidRPr="00502705" w:rsidRDefault="006E7A4F"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077F80">
              <w:rPr>
                <w:rFonts w:ascii="Times New Roman" w:hAnsi="Times New Roman" w:cs="Times New Roman"/>
                <w:color w:val="000000"/>
                <w:sz w:val="22"/>
                <w:szCs w:val="22"/>
              </w:rPr>
              <w:t>Over-sampled</w:t>
            </w:r>
          </w:p>
        </w:tc>
        <w:tc>
          <w:tcPr>
            <w:tcW w:w="1350" w:type="dxa"/>
            <w:vAlign w:val="bottom"/>
          </w:tcPr>
          <w:p w14:paraId="02C0D759" w14:textId="4619FFB3"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6E7A4F" w:rsidRPr="00077F80" w:rsidRDefault="004F708A">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6E7A4F"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6E7A4F" w:rsidRPr="00502705" w:rsidRDefault="006E7A4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sidR="00077F80">
              <w:rPr>
                <w:rFonts w:ascii="Times New Roman" w:hAnsi="Times New Roman" w:cs="Times New Roman"/>
                <w:color w:val="000000"/>
                <w:sz w:val="22"/>
                <w:szCs w:val="22"/>
              </w:rPr>
              <w:t xml:space="preserve"> SMOTE</w:t>
            </w:r>
          </w:p>
        </w:tc>
        <w:tc>
          <w:tcPr>
            <w:tcW w:w="1350" w:type="dxa"/>
            <w:vAlign w:val="bottom"/>
          </w:tcPr>
          <w:p w14:paraId="40579F2E" w14:textId="6F2D8389"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2D4AC2"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2D4AC2" w:rsidRPr="00C56C4B" w:rsidRDefault="002D4AC2">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6E7A4F"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6E7A4F" w:rsidRPr="00502705" w:rsidRDefault="006E7A4F">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112F07"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112F07" w:rsidRPr="00502705" w:rsidRDefault="00112F07"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112F07" w:rsidRPr="00502705" w14:paraId="236F630C" w14:textId="77777777" w:rsidTr="00824601">
        <w:tblPrEx>
          <w:tblBorders>
            <w:top w:val="none" w:sz="0" w:space="0" w:color="auto"/>
          </w:tblBorders>
        </w:tblPrEx>
        <w:tc>
          <w:tcPr>
            <w:tcW w:w="2021" w:type="dxa"/>
            <w:tcBorders>
              <w:left w:val="single" w:sz="4" w:space="0" w:color="000000"/>
            </w:tcBorders>
            <w:vAlign w:val="bottom"/>
          </w:tcPr>
          <w:p w14:paraId="114BB696" w14:textId="771A7772" w:rsidR="00112F07" w:rsidRPr="00502705" w:rsidRDefault="00112F07"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68D1115F" w14:textId="49B21B7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20A865BF" w14:textId="31F38DEB"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77540E46" w14:textId="18DF3B10" w:rsidR="00112F07" w:rsidRPr="001452B0" w:rsidRDefault="009800B5">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00112F07" w:rsidRPr="001452B0">
              <w:rPr>
                <w:rFonts w:ascii="Times New Roman" w:eastAsia="Times New Roman" w:hAnsi="Times New Roman" w:cs="Times New Roman"/>
                <w:color w:val="000000"/>
                <w:sz w:val="22"/>
                <w:szCs w:val="22"/>
              </w:rPr>
              <w:t>00</w:t>
            </w:r>
          </w:p>
        </w:tc>
        <w:tc>
          <w:tcPr>
            <w:tcW w:w="1279" w:type="dxa"/>
            <w:vAlign w:val="bottom"/>
          </w:tcPr>
          <w:p w14:paraId="6EB494FA" w14:textId="7038458C"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141761C1" w14:textId="3B94B166"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0C43D46" w14:textId="5B92E942"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112F07"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112F07" w:rsidRPr="00502705" w:rsidRDefault="00112F07"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112F07" w:rsidRPr="001452B0" w:rsidRDefault="00B43D7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112F07"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112F07" w:rsidRPr="00502705" w:rsidRDefault="00112F07"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112F07" w:rsidRPr="001452B0" w:rsidRDefault="00B43D7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112F07"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112F07" w:rsidRPr="00502705" w:rsidRDefault="00112F07">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112F07" w:rsidRPr="001452B0" w:rsidRDefault="00B43D7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2D4AC2"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2D4AC2" w:rsidRPr="00502705" w:rsidRDefault="002D4AC2">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r>
      <w:tr w:rsidR="00112F07"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112F07" w:rsidRPr="00502705" w:rsidRDefault="00112F07">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1452B0" w:rsidRPr="00502705" w14:paraId="0F3218FA" w14:textId="77777777" w:rsidTr="003B0B56">
        <w:tblPrEx>
          <w:tblBorders>
            <w:top w:val="none" w:sz="0" w:space="0" w:color="auto"/>
          </w:tblBorders>
        </w:tblPrEx>
        <w:tc>
          <w:tcPr>
            <w:tcW w:w="2021" w:type="dxa"/>
            <w:tcBorders>
              <w:left w:val="single" w:sz="4" w:space="0" w:color="000000"/>
            </w:tcBorders>
            <w:vAlign w:val="bottom"/>
          </w:tcPr>
          <w:p w14:paraId="0C602ADE" w14:textId="6A924779"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1452B0" w:rsidRPr="00502705" w14:paraId="411C97F7" w14:textId="77777777" w:rsidTr="003B0B56">
        <w:tblPrEx>
          <w:tblBorders>
            <w:top w:val="none" w:sz="0" w:space="0" w:color="auto"/>
          </w:tblBorders>
        </w:tblPrEx>
        <w:tc>
          <w:tcPr>
            <w:tcW w:w="2021" w:type="dxa"/>
            <w:tcBorders>
              <w:left w:val="single" w:sz="4" w:space="0" w:color="000000"/>
            </w:tcBorders>
            <w:vAlign w:val="bottom"/>
          </w:tcPr>
          <w:p w14:paraId="4AAE720A" w14:textId="345623D8"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07D97CF" w14:textId="0D440A8D"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2159CB7E" w14:textId="435EBA9F"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0CE05CCB" w14:textId="068AF88C"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001452B0" w:rsidRPr="001452B0">
              <w:rPr>
                <w:rFonts w:ascii="Times New Roman" w:eastAsia="Times New Roman" w:hAnsi="Times New Roman" w:cs="Times New Roman"/>
                <w:color w:val="000000"/>
                <w:sz w:val="22"/>
                <w:szCs w:val="22"/>
              </w:rPr>
              <w:t>00</w:t>
            </w:r>
          </w:p>
        </w:tc>
        <w:tc>
          <w:tcPr>
            <w:tcW w:w="1279" w:type="dxa"/>
            <w:vAlign w:val="bottom"/>
          </w:tcPr>
          <w:p w14:paraId="16549E2E" w14:textId="31367BEB"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668743F1" w14:textId="245E3060"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7451AA9" w14:textId="44DDB2BF"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1452B0" w:rsidRPr="00502705" w14:paraId="5A16DF43" w14:textId="77777777" w:rsidTr="003B0B56">
        <w:tblPrEx>
          <w:tblBorders>
            <w:top w:val="none" w:sz="0" w:space="0" w:color="auto"/>
          </w:tblBorders>
        </w:tblPrEx>
        <w:tc>
          <w:tcPr>
            <w:tcW w:w="2021" w:type="dxa"/>
            <w:tcBorders>
              <w:left w:val="single" w:sz="4" w:space="0" w:color="000000"/>
            </w:tcBorders>
            <w:vAlign w:val="bottom"/>
          </w:tcPr>
          <w:p w14:paraId="481DEA8D" w14:textId="79326AB3"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1452B0" w:rsidRPr="00502705" w14:paraId="0A749E87" w14:textId="77777777" w:rsidTr="003B0B56">
        <w:tblPrEx>
          <w:tblBorders>
            <w:top w:val="none" w:sz="0" w:space="0" w:color="auto"/>
          </w:tblBorders>
        </w:tblPrEx>
        <w:tc>
          <w:tcPr>
            <w:tcW w:w="2021" w:type="dxa"/>
            <w:tcBorders>
              <w:left w:val="single" w:sz="4" w:space="0" w:color="000000"/>
            </w:tcBorders>
            <w:vAlign w:val="bottom"/>
          </w:tcPr>
          <w:p w14:paraId="0F42D17E" w14:textId="5A76F601"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1452B0" w:rsidRPr="00502705" w14:paraId="70784F29" w14:textId="77777777" w:rsidTr="003B0B56">
        <w:tblPrEx>
          <w:tblBorders>
            <w:top w:val="none" w:sz="0" w:space="0" w:color="auto"/>
          </w:tblBorders>
        </w:tblPrEx>
        <w:tc>
          <w:tcPr>
            <w:tcW w:w="2021" w:type="dxa"/>
            <w:tcBorders>
              <w:left w:val="single" w:sz="4" w:space="0" w:color="000000"/>
            </w:tcBorders>
            <w:vAlign w:val="bottom"/>
          </w:tcPr>
          <w:p w14:paraId="36F246E2" w14:textId="44314746" w:rsidR="001452B0" w:rsidRPr="00502705" w:rsidRDefault="001452B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B743AC" w:rsidRPr="00502705" w14:paraId="1F9D8B2E" w14:textId="77777777" w:rsidTr="003B0B56">
        <w:tblPrEx>
          <w:tblBorders>
            <w:top w:val="none" w:sz="0" w:space="0" w:color="auto"/>
          </w:tblBorders>
        </w:tblPrEx>
        <w:tc>
          <w:tcPr>
            <w:tcW w:w="2021" w:type="dxa"/>
            <w:tcBorders>
              <w:left w:val="single" w:sz="4" w:space="0" w:color="000000"/>
            </w:tcBorders>
            <w:vAlign w:val="bottom"/>
          </w:tcPr>
          <w:p w14:paraId="5AEC29EC" w14:textId="77777777" w:rsidR="00C56C4B" w:rsidRDefault="00C56C4B">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B743AC" w:rsidRPr="00502705" w:rsidRDefault="00FC588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00B743AC" w:rsidRPr="00502705">
              <w:rPr>
                <w:rFonts w:ascii="Times New Roman" w:hAnsi="Times New Roman" w:cs="Times New Roman"/>
                <w:b/>
                <w:bCs/>
                <w:color w:val="000000"/>
                <w:sz w:val="22"/>
                <w:szCs w:val="22"/>
              </w:rPr>
              <w:t>0%</w:t>
            </w:r>
          </w:p>
        </w:tc>
        <w:tc>
          <w:tcPr>
            <w:tcW w:w="1350" w:type="dxa"/>
            <w:vAlign w:val="bottom"/>
          </w:tcPr>
          <w:p w14:paraId="28BB6292" w14:textId="77777777" w:rsidR="00B743AC" w:rsidRPr="001452B0"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B743AC" w:rsidRPr="001452B0"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B743AC" w:rsidRPr="001452B0"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B743AC" w:rsidRPr="001452B0"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B743AC" w:rsidRPr="001452B0"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B743AC"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EF15E0" w:rsidRPr="00502705" w14:paraId="752B8679" w14:textId="77777777" w:rsidTr="003B0B56">
        <w:tblPrEx>
          <w:tblBorders>
            <w:top w:val="none" w:sz="0" w:space="0" w:color="auto"/>
          </w:tblBorders>
        </w:tblPrEx>
        <w:tc>
          <w:tcPr>
            <w:tcW w:w="2021" w:type="dxa"/>
            <w:tcBorders>
              <w:left w:val="single" w:sz="4" w:space="0" w:color="000000"/>
            </w:tcBorders>
            <w:vAlign w:val="bottom"/>
          </w:tcPr>
          <w:p w14:paraId="23FADE57" w14:textId="3A5B15CD" w:rsidR="00EF15E0" w:rsidRPr="00502705" w:rsidRDefault="00EF15E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6A3082B3" w14:textId="4469F3EF"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EF15E0" w:rsidRPr="00502705" w14:paraId="7BA919D2" w14:textId="77777777" w:rsidTr="003B0B56">
        <w:tblPrEx>
          <w:tblBorders>
            <w:top w:val="none" w:sz="0" w:space="0" w:color="auto"/>
          </w:tblBorders>
        </w:tblPrEx>
        <w:tc>
          <w:tcPr>
            <w:tcW w:w="2021" w:type="dxa"/>
            <w:tcBorders>
              <w:left w:val="single" w:sz="4" w:space="0" w:color="000000"/>
            </w:tcBorders>
            <w:vAlign w:val="bottom"/>
          </w:tcPr>
          <w:p w14:paraId="4C752C63" w14:textId="5360254D" w:rsidR="00EF15E0" w:rsidRPr="00502705" w:rsidRDefault="00EF15E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4634B88B" w14:textId="2FBFF124"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6F987985" w14:textId="0F208C0B"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477AD907" w14:textId="5A81988C"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EE4C92B" w14:textId="191BC25D"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3A06587A" w14:textId="3BEDBF8D"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207D22B4" w14:textId="550B43AD"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EF15E0" w:rsidRPr="00502705" w14:paraId="5E542C17" w14:textId="77777777" w:rsidTr="003B0B56">
        <w:tblPrEx>
          <w:tblBorders>
            <w:top w:val="none" w:sz="0" w:space="0" w:color="auto"/>
          </w:tblBorders>
        </w:tblPrEx>
        <w:tc>
          <w:tcPr>
            <w:tcW w:w="2021" w:type="dxa"/>
            <w:tcBorders>
              <w:left w:val="single" w:sz="4" w:space="0" w:color="000000"/>
            </w:tcBorders>
            <w:vAlign w:val="bottom"/>
          </w:tcPr>
          <w:p w14:paraId="2535410C" w14:textId="2A83CDEB" w:rsidR="00EF15E0" w:rsidRPr="00502705" w:rsidRDefault="00EF15E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EF15E0" w:rsidRPr="00502705" w14:paraId="28081054" w14:textId="77777777" w:rsidTr="003B0B56">
        <w:tblPrEx>
          <w:tblBorders>
            <w:top w:val="none" w:sz="0" w:space="0" w:color="auto"/>
          </w:tblBorders>
        </w:tblPrEx>
        <w:tc>
          <w:tcPr>
            <w:tcW w:w="2021" w:type="dxa"/>
            <w:tcBorders>
              <w:left w:val="single" w:sz="4" w:space="0" w:color="000000"/>
            </w:tcBorders>
            <w:vAlign w:val="bottom"/>
          </w:tcPr>
          <w:p w14:paraId="459278C2" w14:textId="1D7F8D22" w:rsidR="00EF15E0" w:rsidRPr="00502705" w:rsidRDefault="00EF15E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EF15E0" w:rsidRPr="00502705" w14:paraId="35A26057" w14:textId="77777777" w:rsidTr="003B0B56">
        <w:tblPrEx>
          <w:tblBorders>
            <w:top w:val="none" w:sz="0" w:space="0" w:color="auto"/>
          </w:tblBorders>
        </w:tblPrEx>
        <w:tc>
          <w:tcPr>
            <w:tcW w:w="2021" w:type="dxa"/>
            <w:tcBorders>
              <w:left w:val="single" w:sz="4" w:space="0" w:color="000000"/>
            </w:tcBorders>
            <w:vAlign w:val="bottom"/>
          </w:tcPr>
          <w:p w14:paraId="65A5090F" w14:textId="4156263F" w:rsidR="00EF15E0" w:rsidRPr="00502705" w:rsidRDefault="00EF15E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52138D" w:rsidRPr="00502705" w14:paraId="05C921A4" w14:textId="77777777" w:rsidTr="003B0B56">
        <w:tblPrEx>
          <w:tblBorders>
            <w:top w:val="none" w:sz="0" w:space="0" w:color="auto"/>
          </w:tblBorders>
        </w:tblPrEx>
        <w:tc>
          <w:tcPr>
            <w:tcW w:w="2021" w:type="dxa"/>
            <w:tcBorders>
              <w:left w:val="single" w:sz="4" w:space="0" w:color="000000"/>
            </w:tcBorders>
            <w:vAlign w:val="bottom"/>
          </w:tcPr>
          <w:p w14:paraId="4F8C7833" w14:textId="77777777" w:rsidR="00C56C4B" w:rsidRDefault="00C56C4B">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52138D" w:rsidRPr="00502705" w:rsidRDefault="0052138D">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52138D" w:rsidRPr="00502705" w14:paraId="0094140F" w14:textId="77777777" w:rsidTr="003B0B56">
        <w:tblPrEx>
          <w:tblBorders>
            <w:top w:val="none" w:sz="0" w:space="0" w:color="auto"/>
          </w:tblBorders>
        </w:tblPrEx>
        <w:tc>
          <w:tcPr>
            <w:tcW w:w="2021" w:type="dxa"/>
            <w:tcBorders>
              <w:left w:val="single" w:sz="4" w:space="0" w:color="000000"/>
            </w:tcBorders>
            <w:vAlign w:val="bottom"/>
          </w:tcPr>
          <w:p w14:paraId="19C27238" w14:textId="6D1955A0" w:rsidR="0052138D" w:rsidRPr="00502705" w:rsidRDefault="0052138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68F58862"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2E7DF7F6"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319E6279"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24348816"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557C74"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52138D" w:rsidRPr="00502705" w14:paraId="6BBA08E6" w14:textId="77777777" w:rsidTr="003B0B56">
        <w:tblPrEx>
          <w:tblBorders>
            <w:top w:val="none" w:sz="0" w:space="0" w:color="auto"/>
          </w:tblBorders>
        </w:tblPrEx>
        <w:tc>
          <w:tcPr>
            <w:tcW w:w="2021" w:type="dxa"/>
            <w:tcBorders>
              <w:left w:val="single" w:sz="4" w:space="0" w:color="000000"/>
            </w:tcBorders>
            <w:vAlign w:val="bottom"/>
          </w:tcPr>
          <w:p w14:paraId="24EEBC12" w14:textId="7FF6D328" w:rsidR="0052138D" w:rsidRPr="00502705" w:rsidRDefault="0052138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5B1D467"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422E79C4"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C0221E8"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8DB829E"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282ED03A"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26F6F8F8"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52138D" w:rsidRPr="00502705" w14:paraId="117A2BC5" w14:textId="77777777" w:rsidTr="003B0B56">
        <w:tblPrEx>
          <w:tblBorders>
            <w:top w:val="none" w:sz="0" w:space="0" w:color="auto"/>
          </w:tblBorders>
        </w:tblPrEx>
        <w:tc>
          <w:tcPr>
            <w:tcW w:w="2021" w:type="dxa"/>
            <w:tcBorders>
              <w:left w:val="single" w:sz="4" w:space="0" w:color="000000"/>
            </w:tcBorders>
            <w:vAlign w:val="bottom"/>
          </w:tcPr>
          <w:p w14:paraId="3092FD16" w14:textId="3B0FA56F" w:rsidR="0052138D" w:rsidRPr="00502705" w:rsidRDefault="0052138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E724D4E"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420C7B4F"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E35499"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733155AF"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46B10E30"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52138D" w:rsidRPr="00502705" w14:paraId="3733518B" w14:textId="77777777" w:rsidTr="003B0B56">
        <w:tblPrEx>
          <w:tblBorders>
            <w:top w:val="none" w:sz="0" w:space="0" w:color="auto"/>
          </w:tblBorders>
        </w:tblPrEx>
        <w:tc>
          <w:tcPr>
            <w:tcW w:w="2021" w:type="dxa"/>
            <w:tcBorders>
              <w:left w:val="single" w:sz="4" w:space="0" w:color="000000"/>
            </w:tcBorders>
            <w:vAlign w:val="bottom"/>
          </w:tcPr>
          <w:p w14:paraId="756D25A4" w14:textId="624A6F8F" w:rsidR="0052138D" w:rsidRPr="00502705" w:rsidRDefault="0052138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6BDA5318"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31B2A759"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2DCABCE7"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55BDACE7"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689F0297"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52138D" w:rsidRPr="00502705" w14:paraId="17B2DA44" w14:textId="77777777" w:rsidTr="003B0B56">
        <w:tblPrEx>
          <w:tblBorders>
            <w:top w:val="none" w:sz="0" w:space="0" w:color="auto"/>
          </w:tblBorders>
        </w:tblPrEx>
        <w:tc>
          <w:tcPr>
            <w:tcW w:w="2021" w:type="dxa"/>
            <w:tcBorders>
              <w:left w:val="single" w:sz="4" w:space="0" w:color="000000"/>
            </w:tcBorders>
            <w:vAlign w:val="bottom"/>
          </w:tcPr>
          <w:p w14:paraId="5D527059" w14:textId="5CA6B1CA" w:rsidR="0052138D" w:rsidRPr="00502705" w:rsidRDefault="0052138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0C73A361"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4B4F7B0E"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330B87A"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F220BD8"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182D2A0C"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52138D"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52138D" w:rsidRPr="00502705" w:rsidRDefault="0052138D"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52138D" w:rsidRPr="001452B0" w:rsidRDefault="0052138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52138D" w:rsidRPr="001452B0" w:rsidRDefault="0052138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52138D" w:rsidRPr="001452B0" w:rsidRDefault="0052138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52138D" w:rsidRPr="001452B0" w:rsidRDefault="0052138D">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52138D" w:rsidRPr="001452B0" w:rsidRDefault="0052138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52138D" w:rsidRPr="001452B0" w:rsidRDefault="0052138D">
            <w:pPr>
              <w:autoSpaceDE w:val="0"/>
              <w:autoSpaceDN w:val="0"/>
              <w:adjustRightInd w:val="0"/>
              <w:spacing w:line="340" w:lineRule="atLeast"/>
              <w:jc w:val="center"/>
              <w:rPr>
                <w:rFonts w:ascii="Times New Roman" w:hAnsi="Times New Roman" w:cs="Times New Roman"/>
                <w:color w:val="000000"/>
                <w:sz w:val="22"/>
                <w:szCs w:val="22"/>
              </w:rPr>
            </w:pPr>
          </w:p>
        </w:tc>
      </w:tr>
      <w:tr w:rsidR="0052138D"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52138D" w:rsidRPr="00502705" w:rsidRDefault="0052138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52138D"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40584239" w:rsidR="0052138D" w:rsidRPr="00502705" w:rsidRDefault="0052138D"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tcBorders>
              <w:bottom w:val="nil"/>
            </w:tcBorders>
            <w:vAlign w:val="bottom"/>
          </w:tcPr>
          <w:p w14:paraId="42480A36" w14:textId="69B5B673" w:rsidR="0052138D" w:rsidRPr="00875219" w:rsidRDefault="0052138D">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49</w:t>
            </w:r>
          </w:p>
        </w:tc>
        <w:tc>
          <w:tcPr>
            <w:tcW w:w="1530" w:type="dxa"/>
            <w:tcBorders>
              <w:bottom w:val="nil"/>
            </w:tcBorders>
            <w:vAlign w:val="bottom"/>
          </w:tcPr>
          <w:p w14:paraId="5242F26D" w14:textId="0919867F"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52138D" w:rsidRPr="00E43D6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52138D"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0C3D8198" w:rsidR="0052138D" w:rsidRPr="00502705" w:rsidRDefault="0052138D"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tcBorders>
              <w:bottom w:val="single" w:sz="4" w:space="0" w:color="auto"/>
            </w:tcBorders>
            <w:vAlign w:val="bottom"/>
          </w:tcPr>
          <w:p w14:paraId="5DB981A4" w14:textId="63589F96" w:rsidR="0052138D" w:rsidRPr="00875219" w:rsidRDefault="0052138D">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50</w:t>
            </w:r>
          </w:p>
        </w:tc>
        <w:tc>
          <w:tcPr>
            <w:tcW w:w="1530" w:type="dxa"/>
            <w:tcBorders>
              <w:bottom w:val="single" w:sz="4" w:space="0" w:color="auto"/>
            </w:tcBorders>
            <w:vAlign w:val="bottom"/>
          </w:tcPr>
          <w:p w14:paraId="1987E4FE" w14:textId="243654D9"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52138D" w:rsidRPr="00E43D6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52138D" w:rsidRPr="00E43D60" w:rsidRDefault="0052138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Default="00E85797" w:rsidP="00D726D8">
      <w:pPr>
        <w:spacing w:line="480" w:lineRule="auto"/>
        <w:ind w:firstLine="720"/>
        <w:rPr>
          <w:rFonts w:ascii="Times New Roman" w:hAnsi="Times New Roman" w:cs="Times New Roman"/>
          <w:sz w:val="22"/>
          <w:szCs w:val="22"/>
        </w:rPr>
      </w:pPr>
      <w:commentRangeStart w:id="9"/>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9"/>
      <w:r w:rsidR="00D726D8">
        <w:rPr>
          <w:rStyle w:val="CommentReference"/>
        </w:rPr>
        <w:commentReference w:id="9"/>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w:t>
      </w:r>
      <w:proofErr w:type="gramStart"/>
      <w:r w:rsidRPr="00DF4863">
        <w:rPr>
          <w:rFonts w:ascii="Times New Roman" w:hAnsi="Times New Roman" w:cs="Times New Roman"/>
          <w:sz w:val="22"/>
          <w:szCs w:val="22"/>
        </w:rPr>
        <w:t>0.05 cut-point</w:t>
      </w:r>
      <w:proofErr w:type="gramEnd"/>
      <w:r w:rsidRPr="00DF4863">
        <w:rPr>
          <w:rFonts w:ascii="Times New Roman" w:hAnsi="Times New Roman" w:cs="Times New Roman"/>
          <w:sz w:val="22"/>
          <w:szCs w:val="22"/>
        </w:rPr>
        <w:t>.</w:t>
      </w:r>
      <w:r w:rsidR="00D64275" w:rsidRPr="00DF4863">
        <w:rPr>
          <w:rFonts w:ascii="Times New Roman" w:hAnsi="Times New Roman" w:cs="Times New Roman"/>
          <w:sz w:val="22"/>
          <w:szCs w:val="22"/>
        </w:rPr>
        <w:t xml:space="preserve"> </w:t>
      </w:r>
    </w:p>
    <w:p w14:paraId="7B37CFBF" w14:textId="305659C0" w:rsidR="003313C7" w:rsidRDefault="009E66AA"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 </w:t>
      </w:r>
      <w:proofErr w:type="gramStart"/>
      <w:r>
        <w:rPr>
          <w:rFonts w:ascii="Times New Roman" w:hAnsi="Times New Roman" w:cs="Times New Roman"/>
          <w:sz w:val="22"/>
          <w:szCs w:val="22"/>
        </w:rPr>
        <w:t>that’s</w:t>
      </w:r>
      <w:proofErr w:type="gramEnd"/>
      <w:r>
        <w:rPr>
          <w:rFonts w:ascii="Times New Roman" w:hAnsi="Times New Roman" w:cs="Times New Roman"/>
          <w:sz w:val="22"/>
          <w:szCs w:val="22"/>
        </w:rPr>
        <w:t xml:space="preserve"> really the only big thing we see in the simulation, other than that all the results are very, very close and there is no real difference between sampling when you are using the Youden index. </w:t>
      </w:r>
    </w:p>
    <w:p w14:paraId="2729D537" w14:textId="77777777" w:rsidR="003313C7" w:rsidRDefault="003313C7" w:rsidP="00D726D8">
      <w:pPr>
        <w:spacing w:line="480" w:lineRule="auto"/>
        <w:ind w:firstLine="720"/>
        <w:rPr>
          <w:rFonts w:ascii="Times New Roman" w:hAnsi="Times New Roman" w:cs="Times New Roman"/>
          <w:sz w:val="22"/>
          <w:szCs w:val="22"/>
        </w:rPr>
      </w:pP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4F3BB15"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p>
    <w:p w14:paraId="7CDC6D52" w14:textId="37B34553" w:rsidR="007A16A9" w:rsidRDefault="007A16A9"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Fewest covariates for </w:t>
      </w:r>
      <w:proofErr w:type="spellStart"/>
      <w:r>
        <w:rPr>
          <w:rFonts w:ascii="Times New Roman" w:hAnsi="Times New Roman" w:cs="Times New Roman"/>
          <w:sz w:val="22"/>
          <w:szCs w:val="22"/>
        </w:rPr>
        <w:t>unsampled</w:t>
      </w:r>
      <w:proofErr w:type="spellEnd"/>
      <w:r>
        <w:rPr>
          <w:rFonts w:ascii="Times New Roman" w:hAnsi="Times New Roman" w:cs="Times New Roman"/>
          <w:sz w:val="22"/>
          <w:szCs w:val="22"/>
        </w:rPr>
        <w:t xml:space="preserve"> with opioid, and highest with up and down, but with surgical, down was the lowest </w:t>
      </w:r>
      <w:r w:rsidR="006E71F3">
        <w:rPr>
          <w:rFonts w:ascii="Times New Roman" w:hAnsi="Times New Roman" w:cs="Times New Roman"/>
          <w:sz w:val="22"/>
          <w:szCs w:val="22"/>
        </w:rPr>
        <w:t xml:space="preserve">number of covariates, though </w:t>
      </w:r>
      <w:proofErr w:type="spellStart"/>
      <w:r w:rsidR="006E71F3">
        <w:rPr>
          <w:rFonts w:ascii="Times New Roman" w:hAnsi="Times New Roman" w:cs="Times New Roman"/>
          <w:sz w:val="22"/>
          <w:szCs w:val="22"/>
        </w:rPr>
        <w:t>unsampled</w:t>
      </w:r>
      <w:proofErr w:type="spellEnd"/>
      <w:r w:rsidR="006E71F3">
        <w:rPr>
          <w:rFonts w:ascii="Times New Roman" w:hAnsi="Times New Roman" w:cs="Times New Roman"/>
          <w:sz w:val="22"/>
          <w:szCs w:val="22"/>
        </w:rPr>
        <w:t xml:space="preserve"> was second lowest</w:t>
      </w:r>
    </w:p>
    <w:p w14:paraId="133E947C" w14:textId="2BD434D5" w:rsidR="00DD3E1D" w:rsidRDefault="00FF6BB4"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methods really performed pretty similarly, and knowing that the ROC curves are so similar, it seems like sampling doesn’t make enough of a difference, especially since you could specify wanted a minimum sensitivity or specificity if you needed to in a certain setting</w:t>
      </w:r>
    </w:p>
    <w:p w14:paraId="13CFF41A" w14:textId="61C2C4F4" w:rsidR="00FF6BB4" w:rsidRDefault="003C34C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lastRenderedPageBreak/>
        <w:t>The similarity of the methods is really evident in the simulation as well</w:t>
      </w:r>
      <w:r w:rsidR="00C75355">
        <w:rPr>
          <w:rFonts w:ascii="Times New Roman" w:hAnsi="Times New Roman" w:cs="Times New Roman"/>
          <w:sz w:val="22"/>
          <w:szCs w:val="22"/>
        </w:rPr>
        <w:t xml:space="preserve">, there is hardly a detectable </w:t>
      </w:r>
      <w:r w:rsidR="00565C20">
        <w:rPr>
          <w:rFonts w:ascii="Times New Roman" w:hAnsi="Times New Roman" w:cs="Times New Roman"/>
          <w:sz w:val="22"/>
          <w:szCs w:val="22"/>
        </w:rPr>
        <w:t>difference between each of them, so it seems going through the trouble of sampling is not worth it?</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w:t>
      </w:r>
      <w:proofErr w:type="spellStart"/>
      <w:r>
        <w:rPr>
          <w:rFonts w:ascii="Times New Roman" w:hAnsi="Times New Roman" w:cs="Times New Roman"/>
          <w:sz w:val="22"/>
          <w:szCs w:val="22"/>
        </w:rPr>
        <w:t>sim</w:t>
      </w:r>
      <w:proofErr w:type="spellEnd"/>
      <w:r>
        <w:rPr>
          <w:rFonts w:ascii="Times New Roman" w:hAnsi="Times New Roman" w:cs="Times New Roman"/>
          <w:sz w:val="22"/>
          <w:szCs w:val="22"/>
        </w:rPr>
        <w:t xml:space="preserve">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DF4863">
      <w:pPr>
        <w:spacing w:line="480" w:lineRule="auto"/>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69E98AFE"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olborn, Kathryn" w:date="2018-03-03T13:45:00Z" w:initials="CK">
    <w:p w14:paraId="0B5341FB" w14:textId="3A04BF0A" w:rsidR="00824601" w:rsidRDefault="00824601">
      <w:pPr>
        <w:pStyle w:val="CommentText"/>
      </w:pPr>
      <w:r>
        <w:rPr>
          <w:rStyle w:val="CommentReference"/>
        </w:rPr>
        <w:annotationRef/>
      </w:r>
      <w:r>
        <w:t>This is just an idea for a title. Feel free to edit.</w:t>
      </w:r>
    </w:p>
  </w:comment>
  <w:comment w:id="2" w:author="Colborn, Kathryn" w:date="2018-03-02T13:36:00Z" w:initials="CK">
    <w:p w14:paraId="48855523" w14:textId="4FC84B72" w:rsidR="00824601" w:rsidRDefault="00824601">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3" w:author="Colborn, Kathryn" w:date="2018-03-03T15:59:00Z" w:initials="CK">
    <w:p w14:paraId="13808B4A" w14:textId="33E6B642" w:rsidR="00824601" w:rsidRDefault="00824601">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4" w:author="Alyssa Forber" w:date="2018-03-27T16:26:00Z" w:initials="AF">
    <w:p w14:paraId="4E1E4190" w14:textId="0482A1D6" w:rsidR="00824601" w:rsidRDefault="00824601">
      <w:pPr>
        <w:pStyle w:val="CommentText"/>
      </w:pPr>
      <w:r>
        <w:rPr>
          <w:rStyle w:val="CommentReference"/>
        </w:rPr>
        <w:annotationRef/>
      </w:r>
      <w:r>
        <w:t>Remove this now that we’re not including 0.5?</w:t>
      </w:r>
    </w:p>
  </w:comment>
  <w:comment w:id="5" w:author="Alyssa Forber" w:date="2018-03-27T16:26:00Z" w:initials="AF">
    <w:p w14:paraId="6F0713C4" w14:textId="569D685E" w:rsidR="00824601" w:rsidRDefault="00824601">
      <w:pPr>
        <w:pStyle w:val="CommentText"/>
      </w:pPr>
      <w:r>
        <w:rPr>
          <w:rStyle w:val="CommentReference"/>
        </w:rPr>
        <w:annotationRef/>
      </w:r>
      <w:r>
        <w:t>Remove this now?</w:t>
      </w:r>
    </w:p>
  </w:comment>
  <w:comment w:id="6" w:author="Colborn, Kathryn" w:date="2018-03-02T13:20:00Z" w:initials="CK">
    <w:p w14:paraId="74245E39" w14:textId="5E74CC96" w:rsidR="00824601" w:rsidRDefault="00824601">
      <w:pPr>
        <w:pStyle w:val="CommentText"/>
      </w:pPr>
      <w:r>
        <w:rPr>
          <w:rStyle w:val="CommentReference"/>
        </w:rPr>
        <w:annotationRef/>
      </w:r>
      <w:r>
        <w:t>Maybe add a few more important variables here</w:t>
      </w:r>
    </w:p>
  </w:comment>
  <w:comment w:id="7" w:author="Alyssa Forber" w:date="2018-03-11T21:08:00Z" w:initials="AF">
    <w:p w14:paraId="15FF4C11" w14:textId="2FB40864" w:rsidR="00824601" w:rsidRDefault="00824601">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8" w:author="Alyssa Forber" w:date="2018-03-27T11:30:00Z" w:initials="AF">
    <w:p w14:paraId="39AB0ADF" w14:textId="7FC8CC74" w:rsidR="00824601" w:rsidRDefault="00824601">
      <w:pPr>
        <w:pStyle w:val="CommentText"/>
      </w:pPr>
      <w:r>
        <w:rPr>
          <w:rStyle w:val="CommentReference"/>
        </w:rPr>
        <w:annotationRef/>
      </w:r>
      <w:r>
        <w:t>Need to re-order accuracy after NPV and PPV to match other table</w:t>
      </w:r>
    </w:p>
  </w:comment>
  <w:comment w:id="9" w:author="Colborn, Kathryn" w:date="2018-03-03T12:15:00Z" w:initials="CK">
    <w:p w14:paraId="19956CBC" w14:textId="46DF23CD" w:rsidR="00824601" w:rsidRDefault="00824601">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A0F"/>
    <w:rsid w:val="00016151"/>
    <w:rsid w:val="00044FEE"/>
    <w:rsid w:val="00055E7F"/>
    <w:rsid w:val="000579DE"/>
    <w:rsid w:val="00073E8E"/>
    <w:rsid w:val="00074177"/>
    <w:rsid w:val="00077F80"/>
    <w:rsid w:val="0008755D"/>
    <w:rsid w:val="00090BB5"/>
    <w:rsid w:val="000A6447"/>
    <w:rsid w:val="000B25CC"/>
    <w:rsid w:val="000B5082"/>
    <w:rsid w:val="000C18BE"/>
    <w:rsid w:val="000C4008"/>
    <w:rsid w:val="000D3148"/>
    <w:rsid w:val="00112F07"/>
    <w:rsid w:val="00122DDA"/>
    <w:rsid w:val="00127A25"/>
    <w:rsid w:val="001323CA"/>
    <w:rsid w:val="001337B7"/>
    <w:rsid w:val="001452B0"/>
    <w:rsid w:val="00146C17"/>
    <w:rsid w:val="00161EF0"/>
    <w:rsid w:val="00163E14"/>
    <w:rsid w:val="001A0B9E"/>
    <w:rsid w:val="001B0039"/>
    <w:rsid w:val="001B7D03"/>
    <w:rsid w:val="001C6C11"/>
    <w:rsid w:val="001D4635"/>
    <w:rsid w:val="001E0E59"/>
    <w:rsid w:val="001E5707"/>
    <w:rsid w:val="002015D6"/>
    <w:rsid w:val="00221396"/>
    <w:rsid w:val="00224D38"/>
    <w:rsid w:val="002568F5"/>
    <w:rsid w:val="00270677"/>
    <w:rsid w:val="00277D56"/>
    <w:rsid w:val="00286EA6"/>
    <w:rsid w:val="002B3481"/>
    <w:rsid w:val="002C20A5"/>
    <w:rsid w:val="002D4112"/>
    <w:rsid w:val="002D4AC2"/>
    <w:rsid w:val="002D5304"/>
    <w:rsid w:val="002F1E80"/>
    <w:rsid w:val="00311A59"/>
    <w:rsid w:val="003219C1"/>
    <w:rsid w:val="003313C7"/>
    <w:rsid w:val="003313CD"/>
    <w:rsid w:val="00335AA4"/>
    <w:rsid w:val="00350C70"/>
    <w:rsid w:val="00356B3D"/>
    <w:rsid w:val="00380A6A"/>
    <w:rsid w:val="003819F1"/>
    <w:rsid w:val="00396478"/>
    <w:rsid w:val="003B278B"/>
    <w:rsid w:val="003C34C1"/>
    <w:rsid w:val="003D6468"/>
    <w:rsid w:val="003F4FA5"/>
    <w:rsid w:val="00422A4E"/>
    <w:rsid w:val="00422E0B"/>
    <w:rsid w:val="004249C5"/>
    <w:rsid w:val="00440F16"/>
    <w:rsid w:val="00451295"/>
    <w:rsid w:val="00452087"/>
    <w:rsid w:val="004650F8"/>
    <w:rsid w:val="00466C0C"/>
    <w:rsid w:val="00476F3C"/>
    <w:rsid w:val="004779F9"/>
    <w:rsid w:val="00484BCF"/>
    <w:rsid w:val="00494A93"/>
    <w:rsid w:val="00496E93"/>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5C20"/>
    <w:rsid w:val="00567F03"/>
    <w:rsid w:val="00594576"/>
    <w:rsid w:val="005A4312"/>
    <w:rsid w:val="005C15FD"/>
    <w:rsid w:val="005C2327"/>
    <w:rsid w:val="005D6FEF"/>
    <w:rsid w:val="005E18BC"/>
    <w:rsid w:val="005E36C5"/>
    <w:rsid w:val="005F366A"/>
    <w:rsid w:val="005F65F5"/>
    <w:rsid w:val="00603120"/>
    <w:rsid w:val="00605ACE"/>
    <w:rsid w:val="0062385B"/>
    <w:rsid w:val="00623AB6"/>
    <w:rsid w:val="006319AA"/>
    <w:rsid w:val="0064365D"/>
    <w:rsid w:val="00643DCF"/>
    <w:rsid w:val="00655C09"/>
    <w:rsid w:val="00664C7C"/>
    <w:rsid w:val="0067193D"/>
    <w:rsid w:val="0067441F"/>
    <w:rsid w:val="006816D7"/>
    <w:rsid w:val="00691174"/>
    <w:rsid w:val="006A53A4"/>
    <w:rsid w:val="006A5B2E"/>
    <w:rsid w:val="006A76C9"/>
    <w:rsid w:val="006C0134"/>
    <w:rsid w:val="006D4731"/>
    <w:rsid w:val="006D7921"/>
    <w:rsid w:val="006E2B99"/>
    <w:rsid w:val="006E71F3"/>
    <w:rsid w:val="006E7A4F"/>
    <w:rsid w:val="006F29DD"/>
    <w:rsid w:val="00717EFE"/>
    <w:rsid w:val="00752D5B"/>
    <w:rsid w:val="00783870"/>
    <w:rsid w:val="00791396"/>
    <w:rsid w:val="007964D6"/>
    <w:rsid w:val="007A0A94"/>
    <w:rsid w:val="007A16A9"/>
    <w:rsid w:val="007A74E9"/>
    <w:rsid w:val="007A7B9F"/>
    <w:rsid w:val="007B0F5C"/>
    <w:rsid w:val="007C2D3F"/>
    <w:rsid w:val="007D407F"/>
    <w:rsid w:val="007D49B7"/>
    <w:rsid w:val="007D5F8D"/>
    <w:rsid w:val="007D7092"/>
    <w:rsid w:val="007E2E00"/>
    <w:rsid w:val="007F7009"/>
    <w:rsid w:val="00806097"/>
    <w:rsid w:val="00814D1F"/>
    <w:rsid w:val="00815E91"/>
    <w:rsid w:val="00816753"/>
    <w:rsid w:val="00824601"/>
    <w:rsid w:val="0082516C"/>
    <w:rsid w:val="008463B4"/>
    <w:rsid w:val="00847947"/>
    <w:rsid w:val="00872B65"/>
    <w:rsid w:val="00875219"/>
    <w:rsid w:val="00875B17"/>
    <w:rsid w:val="00880672"/>
    <w:rsid w:val="00882EE2"/>
    <w:rsid w:val="00885036"/>
    <w:rsid w:val="008A1A34"/>
    <w:rsid w:val="008A7ABB"/>
    <w:rsid w:val="008B0469"/>
    <w:rsid w:val="008C17BC"/>
    <w:rsid w:val="008C2307"/>
    <w:rsid w:val="008D35C7"/>
    <w:rsid w:val="008E0077"/>
    <w:rsid w:val="008E4AFC"/>
    <w:rsid w:val="008F5A25"/>
    <w:rsid w:val="008F7911"/>
    <w:rsid w:val="00907561"/>
    <w:rsid w:val="00934542"/>
    <w:rsid w:val="00947801"/>
    <w:rsid w:val="0097059B"/>
    <w:rsid w:val="0097540B"/>
    <w:rsid w:val="009800B5"/>
    <w:rsid w:val="009938C7"/>
    <w:rsid w:val="009B0C2F"/>
    <w:rsid w:val="009B268E"/>
    <w:rsid w:val="009C5AB1"/>
    <w:rsid w:val="009E66AA"/>
    <w:rsid w:val="00A17C00"/>
    <w:rsid w:val="00A2725A"/>
    <w:rsid w:val="00A54B6A"/>
    <w:rsid w:val="00A55121"/>
    <w:rsid w:val="00A672E9"/>
    <w:rsid w:val="00A87566"/>
    <w:rsid w:val="00A93534"/>
    <w:rsid w:val="00AA2D56"/>
    <w:rsid w:val="00AB13EE"/>
    <w:rsid w:val="00AD30CC"/>
    <w:rsid w:val="00AD47B7"/>
    <w:rsid w:val="00B43D7D"/>
    <w:rsid w:val="00B45060"/>
    <w:rsid w:val="00B614B5"/>
    <w:rsid w:val="00B6739F"/>
    <w:rsid w:val="00B67C45"/>
    <w:rsid w:val="00B71AB5"/>
    <w:rsid w:val="00B743AC"/>
    <w:rsid w:val="00B77068"/>
    <w:rsid w:val="00B85DCF"/>
    <w:rsid w:val="00B9001D"/>
    <w:rsid w:val="00B93B92"/>
    <w:rsid w:val="00BA7A5A"/>
    <w:rsid w:val="00BC73D1"/>
    <w:rsid w:val="00BE626D"/>
    <w:rsid w:val="00C0454E"/>
    <w:rsid w:val="00C20C62"/>
    <w:rsid w:val="00C22D72"/>
    <w:rsid w:val="00C3772E"/>
    <w:rsid w:val="00C56C4B"/>
    <w:rsid w:val="00C61E01"/>
    <w:rsid w:val="00C622E5"/>
    <w:rsid w:val="00C707A6"/>
    <w:rsid w:val="00C74849"/>
    <w:rsid w:val="00C75355"/>
    <w:rsid w:val="00CD1EFA"/>
    <w:rsid w:val="00CD6145"/>
    <w:rsid w:val="00CE1840"/>
    <w:rsid w:val="00D040D2"/>
    <w:rsid w:val="00D16962"/>
    <w:rsid w:val="00D27186"/>
    <w:rsid w:val="00D40B9D"/>
    <w:rsid w:val="00D459FA"/>
    <w:rsid w:val="00D60B7B"/>
    <w:rsid w:val="00D60BCB"/>
    <w:rsid w:val="00D64275"/>
    <w:rsid w:val="00D660DD"/>
    <w:rsid w:val="00D67841"/>
    <w:rsid w:val="00D726D8"/>
    <w:rsid w:val="00D76179"/>
    <w:rsid w:val="00D810DA"/>
    <w:rsid w:val="00D81577"/>
    <w:rsid w:val="00D9261A"/>
    <w:rsid w:val="00DA26D8"/>
    <w:rsid w:val="00DA53FF"/>
    <w:rsid w:val="00DA7A72"/>
    <w:rsid w:val="00DD3E1D"/>
    <w:rsid w:val="00DD559D"/>
    <w:rsid w:val="00DD6217"/>
    <w:rsid w:val="00DE0A70"/>
    <w:rsid w:val="00DE35A3"/>
    <w:rsid w:val="00DF2DBA"/>
    <w:rsid w:val="00DF4863"/>
    <w:rsid w:val="00E058B4"/>
    <w:rsid w:val="00E059AF"/>
    <w:rsid w:val="00E224E6"/>
    <w:rsid w:val="00E42151"/>
    <w:rsid w:val="00E43D60"/>
    <w:rsid w:val="00E473E2"/>
    <w:rsid w:val="00E50186"/>
    <w:rsid w:val="00E5284C"/>
    <w:rsid w:val="00E73D14"/>
    <w:rsid w:val="00E800E3"/>
    <w:rsid w:val="00E85797"/>
    <w:rsid w:val="00EA2BF0"/>
    <w:rsid w:val="00EA7169"/>
    <w:rsid w:val="00EB012D"/>
    <w:rsid w:val="00EC66B4"/>
    <w:rsid w:val="00ED2EC8"/>
    <w:rsid w:val="00EE4FF9"/>
    <w:rsid w:val="00EE6BAE"/>
    <w:rsid w:val="00EE7B4B"/>
    <w:rsid w:val="00EF15E0"/>
    <w:rsid w:val="00EF3727"/>
    <w:rsid w:val="00F01E36"/>
    <w:rsid w:val="00F11129"/>
    <w:rsid w:val="00F31B4A"/>
    <w:rsid w:val="00F42229"/>
    <w:rsid w:val="00F75DDB"/>
    <w:rsid w:val="00F77484"/>
    <w:rsid w:val="00F908D6"/>
    <w:rsid w:val="00FA0C0C"/>
    <w:rsid w:val="00FA22D0"/>
    <w:rsid w:val="00FA238A"/>
    <w:rsid w:val="00FA7235"/>
    <w:rsid w:val="00FC5884"/>
    <w:rsid w:val="00FD7621"/>
    <w:rsid w:val="00FE17B8"/>
    <w:rsid w:val="00FF6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9</TotalTime>
  <Pages>10</Pages>
  <Words>3102</Words>
  <Characters>17684</Characters>
  <Application>Microsoft Macintosh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147</cp:revision>
  <dcterms:created xsi:type="dcterms:W3CDTF">2018-03-02T14:39:00Z</dcterms:created>
  <dcterms:modified xsi:type="dcterms:W3CDTF">2018-04-05T15:54:00Z</dcterms:modified>
</cp:coreProperties>
</file>